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In Partial Fulfillment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E5702C">
      <w:pPr>
        <w:jc w:val="both"/>
      </w:pPr>
      <w:r>
        <w:tab/>
      </w:r>
      <w:r w:rsidR="00762705" w:rsidRPr="007E1CBA">
        <w:t xml:space="preserve">The study that is going to be conducted could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and management response, in this case, the COVID-19 pandemic. </w:t>
      </w:r>
      <w:r w:rsidR="00187F50">
        <w:t xml:space="preserve">The COVID-19 pandemic had catalyzed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bookmarkStart w:id="4" w:name="_GoBack"/>
      <w:bookmarkEnd w:id="4"/>
      <w:r w:rsidR="00106709">
        <w:t xml:space="preserve">demonstrates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B46C9F">
      <w:pPr>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he research project is adopting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ED435D">
      <w:pPr>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r w:rsidR="001B7E8E">
        <w:t xml:space="preserve"> So nations with successful outcomes are mostly those who have digital applications integrated in their COVID-19 strategic plan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project. The</w:t>
      </w:r>
      <w:r w:rsidR="001B7E8E">
        <w:t xml:space="preserve"> importance of digital applications has been emphasized as one of the key strategies in appropriately controlling the COVID-19 situation.</w:t>
      </w:r>
      <w:bookmarkEnd w:id="5"/>
    </w:p>
    <w:p w:rsidR="00E046E0" w:rsidRDefault="005418F0" w:rsidP="009E60B4">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Pr="005418F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for any 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9E60B4">
      <w:pPr>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6D78" w:rsidRPr="00411F89" w:rsidRDefault="00B40D30" w:rsidP="009E60B4">
      <w:pPr>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Furthermore, t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 </w:t>
      </w:r>
      <w:r w:rsidR="00AA2F33" w:rsidRPr="00AA2F33">
        <w:t>Administers Border Restrictions</w:t>
      </w:r>
    </w:p>
    <w:p w:rsidR="00382CB9" w:rsidRDefault="00ED435D" w:rsidP="002E24C9">
      <w:pPr>
        <w:jc w:val="both"/>
      </w:pPr>
      <w:r>
        <w:rPr>
          <w:noProof/>
          <w:lang w:val="en-US" w:eastAsia="en-US"/>
        </w:rPr>
        <mc:AlternateContent>
          <mc:Choice Requires="wpg">
            <w:drawing>
              <wp:anchor distT="0" distB="0" distL="114300" distR="114300" simplePos="0" relativeHeight="251675648" behindDoc="0" locked="0" layoutInCell="1" allowOverlap="1">
                <wp:simplePos x="0" y="0"/>
                <wp:positionH relativeFrom="column">
                  <wp:posOffset>0</wp:posOffset>
                </wp:positionH>
                <wp:positionV relativeFrom="paragraph">
                  <wp:posOffset>223</wp:posOffset>
                </wp:positionV>
                <wp:extent cx="6164372" cy="3459707"/>
                <wp:effectExtent l="0" t="0" r="27305" b="26670"/>
                <wp:wrapNone/>
                <wp:docPr id="85" name="Group 85"/>
                <wp:cNvGraphicFramePr/>
                <a:graphic xmlns:a="http://schemas.openxmlformats.org/drawingml/2006/main">
                  <a:graphicData uri="http://schemas.microsoft.com/office/word/2010/wordprocessingGroup">
                    <wpg:wgp>
                      <wpg:cNvGrpSpPr/>
                      <wpg:grpSpPr>
                        <a:xfrm>
                          <a:off x="0" y="0"/>
                          <a:ext cx="6164372" cy="3459707"/>
                          <a:chOff x="0" y="0"/>
                          <a:chExt cx="6164372" cy="3459707"/>
                        </a:xfrm>
                      </wpg:grpSpPr>
                      <wpg:grpSp>
                        <wpg:cNvPr id="77" name="Group 77"/>
                        <wpg:cNvGrpSpPr/>
                        <wpg:grpSpPr>
                          <a:xfrm>
                            <a:off x="0" y="0"/>
                            <a:ext cx="4606506" cy="3459707"/>
                            <a:chOff x="0" y="0"/>
                            <a:chExt cx="5949969" cy="3459707"/>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7"/>
                              <a:chOff x="0" y="0"/>
                              <a:chExt cx="3930555" cy="3459707"/>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Agile 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85" o:spid="_x0000_s1026" style="position:absolute;left:0;text-align:left;margin-left:0;margin-top:0;width:485.4pt;height:272.4pt;z-index:251675648;mso-width-relative:margin;mso-height-relative:margin" coordsize="61643,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">
                <v:group id="Group 77" o:spid="_x0000_s1027"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8"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29"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0"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1"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2"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3"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4"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5"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6"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7"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8"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39"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p>
                          </w:txbxContent>
                        </v:textbox>
                      </v:rect>
                      <v:rect id="Rectangle 25" o:spid="_x0000_s1040"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1"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2"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3"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4"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5"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6"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Agile 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7"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8"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49"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0"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1"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2"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3"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4"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5"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6"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7"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8"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7696" behindDoc="0" locked="0" layoutInCell="1" allowOverlap="1" wp14:anchorId="4A535329" wp14:editId="79AA3A30">
                <wp:simplePos x="0" y="0"/>
                <wp:positionH relativeFrom="column">
                  <wp:posOffset>4830992</wp:posOffset>
                </wp:positionH>
                <wp:positionV relativeFrom="paragraph">
                  <wp:posOffset>280152</wp:posOffset>
                </wp:positionV>
                <wp:extent cx="1215676" cy="489702"/>
                <wp:effectExtent l="0" t="0" r="22860" b="24765"/>
                <wp:wrapNone/>
                <wp:docPr id="86" name="Rectangle 86"/>
                <wp:cNvGraphicFramePr/>
                <a:graphic xmlns:a="http://schemas.openxmlformats.org/drawingml/2006/main">
                  <a:graphicData uri="http://schemas.microsoft.com/office/word/2010/wordprocessingShape">
                    <wps:wsp>
                      <wps:cNvSpPr/>
                      <wps:spPr>
                        <a:xfrm>
                          <a:off x="0" y="0"/>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35329" id="Rectangle 86" o:spid="_x0000_s1059" style="position:absolute;left:0;text-align:left;margin-left:380.4pt;margin-top:22.05pt;width:95.7pt;height:38.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9744" behindDoc="0" locked="0" layoutInCell="1" allowOverlap="1" wp14:anchorId="42B51BD2" wp14:editId="38F9161D">
                <wp:simplePos x="0" y="0"/>
                <wp:positionH relativeFrom="column">
                  <wp:posOffset>4830992</wp:posOffset>
                </wp:positionH>
                <wp:positionV relativeFrom="paragraph">
                  <wp:posOffset>155237</wp:posOffset>
                </wp:positionV>
                <wp:extent cx="1215676" cy="476701"/>
                <wp:effectExtent l="0" t="0" r="22860" b="19050"/>
                <wp:wrapNone/>
                <wp:docPr id="87" name="Rectangle 87"/>
                <wp:cNvGraphicFramePr/>
                <a:graphic xmlns:a="http://schemas.openxmlformats.org/drawingml/2006/main">
                  <a:graphicData uri="http://schemas.microsoft.com/office/word/2010/wordprocessingShape">
                    <wps:wsp>
                      <wps:cNvSpPr/>
                      <wps:spPr>
                        <a:xfrm>
                          <a:off x="0" y="0"/>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51BD2" id="Rectangle 87" o:spid="_x0000_s1060" style="position:absolute;left:0;text-align:left;margin-left:380.4pt;margin-top:12.2pt;width:95.7pt;height:37.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w:pict>
          </mc:Fallback>
        </mc:AlternateContent>
      </w:r>
    </w:p>
    <w:p w:rsidR="00382CB9" w:rsidRDefault="00FF1483" w:rsidP="002E24C9">
      <w:pPr>
        <w:jc w:val="both"/>
      </w:pPr>
      <w:r>
        <w:t xml:space="preserve"> </w:t>
      </w:r>
    </w:p>
    <w:p w:rsidR="00382CB9" w:rsidRDefault="00AA2F33" w:rsidP="002E24C9">
      <w:pPr>
        <w:jc w:val="both"/>
      </w:pPr>
      <w:r>
        <w:rPr>
          <w:noProof/>
          <w:lang w:val="en-US" w:eastAsia="en-US"/>
        </w:rPr>
        <mc:AlternateContent>
          <mc:Choice Requires="wps">
            <w:drawing>
              <wp:anchor distT="0" distB="0" distL="114300" distR="114300" simplePos="0" relativeHeight="251681792" behindDoc="0" locked="0" layoutInCell="1" allowOverlap="1" wp14:anchorId="0BF9005E" wp14:editId="6A8FC580">
                <wp:simplePos x="0" y="0"/>
                <wp:positionH relativeFrom="column">
                  <wp:posOffset>4830992</wp:posOffset>
                </wp:positionH>
                <wp:positionV relativeFrom="paragraph">
                  <wp:posOffset>46179</wp:posOffset>
                </wp:positionV>
                <wp:extent cx="1215676" cy="502703"/>
                <wp:effectExtent l="0" t="0" r="22860" b="12065"/>
                <wp:wrapNone/>
                <wp:docPr id="88" name="Rectangle 88"/>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9005E" id="Rectangle 88" o:spid="_x0000_s1061" style="position:absolute;left:0;text-align:left;margin-left:380.4pt;margin-top:3.65pt;width:95.7pt;height:39.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w:pict>
          </mc:Fallback>
        </mc:AlternateContent>
      </w:r>
    </w:p>
    <w:p w:rsidR="00382CB9" w:rsidRDefault="004B297A" w:rsidP="002E24C9">
      <w:pPr>
        <w:jc w:val="both"/>
      </w:pPr>
      <w:r>
        <w:rPr>
          <w:noProof/>
          <w:lang w:val="en-US" w:eastAsia="en-US"/>
        </w:rPr>
        <mc:AlternateContent>
          <mc:Choice Requires="wps">
            <w:drawing>
              <wp:anchor distT="0" distB="0" distL="114300" distR="114300" simplePos="0" relativeHeight="251683840" behindDoc="0" locked="0" layoutInCell="1" allowOverlap="1" wp14:anchorId="588E673D" wp14:editId="6A1B6B8B">
                <wp:simplePos x="0" y="0"/>
                <wp:positionH relativeFrom="column">
                  <wp:posOffset>4830992</wp:posOffset>
                </wp:positionH>
                <wp:positionV relativeFrom="paragraph">
                  <wp:posOffset>292926</wp:posOffset>
                </wp:positionV>
                <wp:extent cx="1215676" cy="502703"/>
                <wp:effectExtent l="0" t="0" r="22860" b="12065"/>
                <wp:wrapNone/>
                <wp:docPr id="89" name="Rectangle 89"/>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E673D" id="Rectangle 89" o:spid="_x0000_s1062" style="position:absolute;left:0;text-align:left;margin-left:380.4pt;margin-top:23.05pt;width:95.7pt;height:39.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w:pict>
          </mc:Fallback>
        </mc:AlternateContent>
      </w:r>
    </w:p>
    <w:p w:rsidR="00382CB9" w:rsidRDefault="00382CB9" w:rsidP="002E24C9">
      <w:pPr>
        <w:jc w:val="both"/>
      </w:pPr>
    </w:p>
    <w:p w:rsidR="00382CB9" w:rsidRDefault="00382CB9" w:rsidP="002E24C9">
      <w:pPr>
        <w:jc w:val="both"/>
      </w:pPr>
    </w:p>
    <w:p w:rsidR="002A245C" w:rsidRDefault="00EE27C1" w:rsidP="00BB563D">
      <w:pPr>
        <w:spacing w:before="240"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Bacelar Nicolau,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Ivanković et al., 2021; Max Roser &amp; Ortiz-Ospina, 2022). That is because COVID-19 information systems may support decision-making and help individuals adapt their health behaviors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informations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It refers to the feature of the COVID Pulse web application that provides an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5418F0" w:rsidRPr="005418F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5418F0" w:rsidRPr="005418F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5418F0" w:rsidRPr="005418F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5418F0" w:rsidRPr="005418F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5418F0" w:rsidRPr="005418F0">
        <w:t>(Larson, 2021)</w:t>
      </w:r>
      <w:r>
        <w:fldChar w:fldCharType="end"/>
      </w:r>
      <w: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Hypertext Markup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5418F0" w:rsidRPr="005418F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5418F0" w:rsidRPr="005418F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5418F0" w:rsidRPr="005418F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devDependencies that will be implemented in the COVID Pulse project can be found in the </w:t>
      </w:r>
      <w:r>
        <w:rPr>
          <w:rFonts w:ascii="Courier New" w:hAnsi="Courier New" w:cs="Courier New"/>
          <w:color w:val="000000"/>
          <w:sz w:val="20"/>
        </w:rPr>
        <w:t>package.json</w:t>
      </w:r>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devDependencies, scripts, and version.  Note that there are some packages such as </w:t>
      </w:r>
      <w:r>
        <w:rPr>
          <w:rFonts w:ascii="Courier New" w:hAnsi="Courier New" w:cs="Courier New"/>
          <w:color w:val="000000"/>
          <w:sz w:val="20"/>
        </w:rPr>
        <w:t>day.js and axios</w:t>
      </w:r>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coronaviruspulse-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vite",</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vit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vit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 "cypress open-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ci": "cypress run-ct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xios":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ayjs":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jquery":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ewsapi":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chartjs":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ite-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ue":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js/plugin-vue":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utoprefixer":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ostcss":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r>
        <w:rPr>
          <w:b/>
        </w:rPr>
        <w:t xml:space="preserve">npm - </w:t>
      </w:r>
      <w:r>
        <w:t>It 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 Note that the Node.js installation procedure comes with the Node Package Manager (npm). However, for the COVID Pulse project, the researcher further installed the alternative of npm, which is pnpm.</w:t>
      </w:r>
    </w:p>
    <w:p w:rsidR="0056081D" w:rsidRDefault="0056081D" w:rsidP="0056081D">
      <w:pPr>
        <w:keepLines/>
        <w:suppressLineNumbers/>
        <w:suppressAutoHyphens/>
        <w:ind w:firstLine="720"/>
        <w:jc w:val="both"/>
      </w:pPr>
      <w:r>
        <w:t>The package manager such as pnpm is essential in the setup and development process of the COVID Pulse project since it allows the researcher to install, update, and remove the packages that is involved during the development process. pnpm will be mainly used since it has major advantages compared to the default package manager of Node.js.</w:t>
      </w:r>
    </w:p>
    <w:p w:rsidR="0056081D" w:rsidRDefault="0056081D" w:rsidP="0056081D">
      <w:pPr>
        <w:keepLines/>
        <w:suppressLineNumbers/>
        <w:suppressAutoHyphens/>
        <w:ind w:firstLine="720"/>
        <w:jc w:val="both"/>
      </w:pPr>
      <w:r>
        <w:t>Installation of pnpm via npm:</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npm install -g pnpm</w:t>
      </w:r>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The main JavaScript framework that will be utilized to build the COVID Pulse frontend user interface. Vue.js is anchored in the standard HTML, CSS, and Javascript while allowing the resesarcher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Vue.js installation via pnpm:</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pnpm init vue@latest</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vue</w:t>
      </w:r>
      <w:r>
        <w:rPr>
          <w:rFonts w:ascii="Courier New" w:hAnsi="Courier New" w:cs="Courier New"/>
          <w:sz w:val="20"/>
          <w:szCs w:val="24"/>
        </w:rPr>
        <w:t>)</w:t>
      </w:r>
    </w:p>
    <w:p w:rsidR="0056081D" w:rsidRDefault="0056081D" w:rsidP="0056081D">
      <w:pPr>
        <w:keepLines/>
        <w:suppressLineNumbers/>
        <w:suppressAutoHyphens/>
        <w:jc w:val="both"/>
      </w:pPr>
      <w:r>
        <w:t>Configuration of COVID Pulse project through Vu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cjc-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TypeScrip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Vu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inia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Vitest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ESLint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Scaffolding project in ./&lt;</w:t>
      </w:r>
      <w:r>
        <w:t xml:space="preserve"> </w:t>
      </w:r>
      <w:r>
        <w:rPr>
          <w:rFonts w:ascii="Courier New" w:hAnsi="Courier New" w:cs="Courier New"/>
          <w:sz w:val="20"/>
        </w:rPr>
        <w:t>cjc-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cjc-coronavirus-pulse</w:t>
      </w:r>
    </w:p>
    <w:p w:rsidR="0056081D" w:rsidRDefault="0056081D" w:rsidP="0056081D">
      <w:pPr>
        <w:keepLines/>
        <w:suppressLineNumbers/>
        <w:suppressAutoHyphens/>
        <w:jc w:val="both"/>
      </w:pPr>
      <w:r>
        <w:rPr>
          <w:b/>
        </w:rPr>
        <w:tab/>
        <w:t>Tailwind -</w:t>
      </w:r>
      <w: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Tailwind CSS installation via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m install -D tailwindcss</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x tailwindcss init</w:t>
      </w:r>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vue-chartjs wrapper installation via pnpm: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rPr>
        <w:t>npm install vue-chartjs chart.js</w:t>
      </w:r>
    </w:p>
    <w:p w:rsidR="0056081D" w:rsidRDefault="0056081D" w:rsidP="00F547C5">
      <w:pPr>
        <w:keepLines/>
        <w:suppressLineNumbers/>
        <w:suppressAutoHyphens/>
        <w:ind w:firstLine="720"/>
        <w:jc w:val="both"/>
      </w:pPr>
      <w:r>
        <w:t>Integration of Chart.js to Vu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Installation of Firebase via pnpm:</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pnpm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pnpm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init</w:t>
      </w:r>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debugability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teesting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Installation of Cypress through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 -D @cypress/webpack-dev-server @cypress/vue</w:t>
      </w:r>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Installation of Lighthouse through pnpm:</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pnpm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List of installed dependencies and devDependenci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node_modules\.pnpm\@types+long@4.0.2\node_modules\@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js/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node_modules\.pnpm\ast-types@0.13.4\node_modules\as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node_modules\.pnpm\axios@0.26.1\node_modules\axio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node_modules\.pnpm\bootstrap@5.1.3\node_modules\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node_modules\.pnpm\chart.js@3.7.1\node_modules\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node_modules\.pnpm\cypress@9.6.0\node_modules\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node_modules\.pnpm\dayjs@1.11.1\node_modules\day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node_modules\.pnpm\firebase@9.7.0\node_modules\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node_modules\.pnpm\jquery@3.6.0\node_modules\jquer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node_modules\.pnpm\newsapi@2.4.1\node_modules\newsapi</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node_modules\.pnpm\postcss@8.4.12\node_modules\post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node_modules\.pnpm\tailwindcss@3.0.24\node_modules\tailwind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node_modules\.pnpm\title-case@3.0.3\node_modules\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node_modules\.pnpm\vite@2.9.6\node_modules\vit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node_modules\.pnpm\vue@3.2.33\node_modules\vue</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axios 0.26.1                dayjs 1.11.1                jquery 3.6.0                title-case 3.0.3            vue-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bootstrap 5.1.3             firebase 9.7.0              newsapi 2.4.1               vue 3.2.33                  vue-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hart.js 3.7.1              firebase-tools 10.7.2       vue-chartjs 4.0.7</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v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ite-dev-server 2.2.2     @tailwindcss/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 9.6.0                      tailwindcss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ue 3.1.1                 @vitejs/plugin-vue 2.3.1</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postcss 8.4.12                     vit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ebpack-dev-server 1.8.4  autoprefixer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Lint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5418F0" w:rsidRPr="005418F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76CD" w:rsidRDefault="000C76CD">
      <w:pPr>
        <w:spacing w:line="240" w:lineRule="auto"/>
      </w:pPr>
      <w:r>
        <w:separator/>
      </w:r>
    </w:p>
  </w:endnote>
  <w:endnote w:type="continuationSeparator" w:id="0">
    <w:p w:rsidR="000C76CD" w:rsidRDefault="000C76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76CD" w:rsidRDefault="000C76CD">
      <w:pPr>
        <w:spacing w:line="240" w:lineRule="auto"/>
      </w:pPr>
      <w:r>
        <w:separator/>
      </w:r>
    </w:p>
  </w:footnote>
  <w:footnote w:type="continuationSeparator" w:id="0">
    <w:p w:rsidR="000C76CD" w:rsidRDefault="000C76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A14185">
      <w:rPr>
        <w:noProof/>
      </w:rPr>
      <w:t>1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hideSpellingErrors/>
  <w:hideGrammaticalError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6D78"/>
    <w:rsid w:val="000118DB"/>
    <w:rsid w:val="00016F80"/>
    <w:rsid w:val="0002476A"/>
    <w:rsid w:val="00026CAA"/>
    <w:rsid w:val="00033B02"/>
    <w:rsid w:val="00036E2A"/>
    <w:rsid w:val="0004028F"/>
    <w:rsid w:val="00042F64"/>
    <w:rsid w:val="00043506"/>
    <w:rsid w:val="00047A84"/>
    <w:rsid w:val="00050520"/>
    <w:rsid w:val="0006455F"/>
    <w:rsid w:val="000778A2"/>
    <w:rsid w:val="00086B09"/>
    <w:rsid w:val="00092097"/>
    <w:rsid w:val="0009246F"/>
    <w:rsid w:val="00092E5A"/>
    <w:rsid w:val="000B2750"/>
    <w:rsid w:val="000B4F67"/>
    <w:rsid w:val="000B5BE9"/>
    <w:rsid w:val="000B6114"/>
    <w:rsid w:val="000C5456"/>
    <w:rsid w:val="000C6BA3"/>
    <w:rsid w:val="000C76CD"/>
    <w:rsid w:val="000D0465"/>
    <w:rsid w:val="000E1034"/>
    <w:rsid w:val="000E10EA"/>
    <w:rsid w:val="000E384C"/>
    <w:rsid w:val="000E6E6B"/>
    <w:rsid w:val="00100D58"/>
    <w:rsid w:val="001017A9"/>
    <w:rsid w:val="00101B34"/>
    <w:rsid w:val="00106709"/>
    <w:rsid w:val="00120917"/>
    <w:rsid w:val="00122B04"/>
    <w:rsid w:val="0014044D"/>
    <w:rsid w:val="00156058"/>
    <w:rsid w:val="0017423C"/>
    <w:rsid w:val="00176B61"/>
    <w:rsid w:val="00187F50"/>
    <w:rsid w:val="0019709F"/>
    <w:rsid w:val="001A0453"/>
    <w:rsid w:val="001A3226"/>
    <w:rsid w:val="001B02ED"/>
    <w:rsid w:val="001B3556"/>
    <w:rsid w:val="001B52F4"/>
    <w:rsid w:val="001B56C4"/>
    <w:rsid w:val="001B7E8E"/>
    <w:rsid w:val="001C4CD4"/>
    <w:rsid w:val="001D429C"/>
    <w:rsid w:val="001D7BBA"/>
    <w:rsid w:val="001F2ED6"/>
    <w:rsid w:val="001F3A2A"/>
    <w:rsid w:val="002010EF"/>
    <w:rsid w:val="00215DFF"/>
    <w:rsid w:val="002320CE"/>
    <w:rsid w:val="00233924"/>
    <w:rsid w:val="0024034B"/>
    <w:rsid w:val="0024635E"/>
    <w:rsid w:val="00246CCC"/>
    <w:rsid w:val="0026621D"/>
    <w:rsid w:val="00272BBD"/>
    <w:rsid w:val="00277675"/>
    <w:rsid w:val="00284FFF"/>
    <w:rsid w:val="0028523D"/>
    <w:rsid w:val="002A245C"/>
    <w:rsid w:val="002A2D81"/>
    <w:rsid w:val="002B084E"/>
    <w:rsid w:val="002B1C92"/>
    <w:rsid w:val="002B4B2F"/>
    <w:rsid w:val="002B60BC"/>
    <w:rsid w:val="002D5C5E"/>
    <w:rsid w:val="002D6563"/>
    <w:rsid w:val="002E24C9"/>
    <w:rsid w:val="002E7AA9"/>
    <w:rsid w:val="002F5D65"/>
    <w:rsid w:val="00306248"/>
    <w:rsid w:val="00314D2E"/>
    <w:rsid w:val="0033566B"/>
    <w:rsid w:val="003540BF"/>
    <w:rsid w:val="00354207"/>
    <w:rsid w:val="00357887"/>
    <w:rsid w:val="00361DD5"/>
    <w:rsid w:val="0037307C"/>
    <w:rsid w:val="00374D87"/>
    <w:rsid w:val="0038120D"/>
    <w:rsid w:val="00382CB9"/>
    <w:rsid w:val="003964C3"/>
    <w:rsid w:val="003A286B"/>
    <w:rsid w:val="003C7F74"/>
    <w:rsid w:val="003D3D6F"/>
    <w:rsid w:val="003E6786"/>
    <w:rsid w:val="003E7B0A"/>
    <w:rsid w:val="003F03E6"/>
    <w:rsid w:val="003F1791"/>
    <w:rsid w:val="004077DE"/>
    <w:rsid w:val="00411F89"/>
    <w:rsid w:val="004146C5"/>
    <w:rsid w:val="00414D9F"/>
    <w:rsid w:val="00416E3A"/>
    <w:rsid w:val="004224F4"/>
    <w:rsid w:val="0043028A"/>
    <w:rsid w:val="00442563"/>
    <w:rsid w:val="004477AA"/>
    <w:rsid w:val="00447A3E"/>
    <w:rsid w:val="00453775"/>
    <w:rsid w:val="00461D6D"/>
    <w:rsid w:val="00465224"/>
    <w:rsid w:val="00473E65"/>
    <w:rsid w:val="004835BD"/>
    <w:rsid w:val="00486198"/>
    <w:rsid w:val="004868CA"/>
    <w:rsid w:val="00486F7F"/>
    <w:rsid w:val="00491797"/>
    <w:rsid w:val="00491EAB"/>
    <w:rsid w:val="00495DDB"/>
    <w:rsid w:val="004A6DD7"/>
    <w:rsid w:val="004B297A"/>
    <w:rsid w:val="004B7798"/>
    <w:rsid w:val="004E1799"/>
    <w:rsid w:val="004E25DC"/>
    <w:rsid w:val="004E2EE2"/>
    <w:rsid w:val="004E68C6"/>
    <w:rsid w:val="004F145E"/>
    <w:rsid w:val="004F398D"/>
    <w:rsid w:val="004F5C29"/>
    <w:rsid w:val="004F760E"/>
    <w:rsid w:val="004F778D"/>
    <w:rsid w:val="005041DE"/>
    <w:rsid w:val="00504379"/>
    <w:rsid w:val="00504746"/>
    <w:rsid w:val="00516054"/>
    <w:rsid w:val="00517876"/>
    <w:rsid w:val="00526335"/>
    <w:rsid w:val="00534067"/>
    <w:rsid w:val="005418F0"/>
    <w:rsid w:val="00552C83"/>
    <w:rsid w:val="0056081D"/>
    <w:rsid w:val="00564B33"/>
    <w:rsid w:val="00570E08"/>
    <w:rsid w:val="00571F03"/>
    <w:rsid w:val="00582421"/>
    <w:rsid w:val="00585647"/>
    <w:rsid w:val="00587FA0"/>
    <w:rsid w:val="005A1DD0"/>
    <w:rsid w:val="005A21FD"/>
    <w:rsid w:val="005B389F"/>
    <w:rsid w:val="005B74CD"/>
    <w:rsid w:val="005C4F19"/>
    <w:rsid w:val="005D3980"/>
    <w:rsid w:val="005D7110"/>
    <w:rsid w:val="005E34C7"/>
    <w:rsid w:val="005F3963"/>
    <w:rsid w:val="006039B9"/>
    <w:rsid w:val="00621CD8"/>
    <w:rsid w:val="00624C0E"/>
    <w:rsid w:val="00637466"/>
    <w:rsid w:val="0064177B"/>
    <w:rsid w:val="00642229"/>
    <w:rsid w:val="00654D98"/>
    <w:rsid w:val="00657882"/>
    <w:rsid w:val="00664169"/>
    <w:rsid w:val="00676563"/>
    <w:rsid w:val="00682006"/>
    <w:rsid w:val="00684C18"/>
    <w:rsid w:val="00696402"/>
    <w:rsid w:val="006A155C"/>
    <w:rsid w:val="006A49B5"/>
    <w:rsid w:val="006A4E08"/>
    <w:rsid w:val="006A67C1"/>
    <w:rsid w:val="006A738D"/>
    <w:rsid w:val="006A7975"/>
    <w:rsid w:val="006C016B"/>
    <w:rsid w:val="006E1E83"/>
    <w:rsid w:val="006E4E57"/>
    <w:rsid w:val="006F1882"/>
    <w:rsid w:val="006F3951"/>
    <w:rsid w:val="006F7F6D"/>
    <w:rsid w:val="00704716"/>
    <w:rsid w:val="00705480"/>
    <w:rsid w:val="00705747"/>
    <w:rsid w:val="007204E6"/>
    <w:rsid w:val="007225C8"/>
    <w:rsid w:val="00747FDD"/>
    <w:rsid w:val="00753B0B"/>
    <w:rsid w:val="00761B0B"/>
    <w:rsid w:val="00762705"/>
    <w:rsid w:val="0077227D"/>
    <w:rsid w:val="007846F9"/>
    <w:rsid w:val="007867F3"/>
    <w:rsid w:val="007868AD"/>
    <w:rsid w:val="00795C8B"/>
    <w:rsid w:val="007C1944"/>
    <w:rsid w:val="007E1259"/>
    <w:rsid w:val="007F0A7B"/>
    <w:rsid w:val="007F614A"/>
    <w:rsid w:val="007F6253"/>
    <w:rsid w:val="007F630C"/>
    <w:rsid w:val="007F7839"/>
    <w:rsid w:val="007F7A88"/>
    <w:rsid w:val="008030C4"/>
    <w:rsid w:val="00806012"/>
    <w:rsid w:val="00812C56"/>
    <w:rsid w:val="00816066"/>
    <w:rsid w:val="00820F09"/>
    <w:rsid w:val="008259FE"/>
    <w:rsid w:val="00834DEE"/>
    <w:rsid w:val="008377F7"/>
    <w:rsid w:val="00845420"/>
    <w:rsid w:val="00847751"/>
    <w:rsid w:val="00856922"/>
    <w:rsid w:val="008626C9"/>
    <w:rsid w:val="0086312B"/>
    <w:rsid w:val="00870F39"/>
    <w:rsid w:val="0088116A"/>
    <w:rsid w:val="008B2E96"/>
    <w:rsid w:val="008B6E9B"/>
    <w:rsid w:val="008D4320"/>
    <w:rsid w:val="008D52C4"/>
    <w:rsid w:val="008D562D"/>
    <w:rsid w:val="008D722D"/>
    <w:rsid w:val="008E081A"/>
    <w:rsid w:val="00902DA9"/>
    <w:rsid w:val="009052E2"/>
    <w:rsid w:val="00906D1F"/>
    <w:rsid w:val="00913468"/>
    <w:rsid w:val="0091582A"/>
    <w:rsid w:val="00916D52"/>
    <w:rsid w:val="00917504"/>
    <w:rsid w:val="009312EC"/>
    <w:rsid w:val="0093611A"/>
    <w:rsid w:val="0093627E"/>
    <w:rsid w:val="009572C1"/>
    <w:rsid w:val="00967858"/>
    <w:rsid w:val="00974353"/>
    <w:rsid w:val="0097719E"/>
    <w:rsid w:val="00980324"/>
    <w:rsid w:val="00986054"/>
    <w:rsid w:val="00990025"/>
    <w:rsid w:val="009C09B2"/>
    <w:rsid w:val="009C6BEE"/>
    <w:rsid w:val="009C71A9"/>
    <w:rsid w:val="009D4804"/>
    <w:rsid w:val="009D6CB6"/>
    <w:rsid w:val="009D7D5A"/>
    <w:rsid w:val="009E049B"/>
    <w:rsid w:val="009E0623"/>
    <w:rsid w:val="009E12BC"/>
    <w:rsid w:val="009E60B4"/>
    <w:rsid w:val="009E7187"/>
    <w:rsid w:val="009F33E6"/>
    <w:rsid w:val="00A03088"/>
    <w:rsid w:val="00A039B3"/>
    <w:rsid w:val="00A04FEF"/>
    <w:rsid w:val="00A1400A"/>
    <w:rsid w:val="00A14185"/>
    <w:rsid w:val="00A26CEA"/>
    <w:rsid w:val="00A54152"/>
    <w:rsid w:val="00A636D3"/>
    <w:rsid w:val="00A675B6"/>
    <w:rsid w:val="00A82762"/>
    <w:rsid w:val="00A87508"/>
    <w:rsid w:val="00A95E3B"/>
    <w:rsid w:val="00AA20CA"/>
    <w:rsid w:val="00AA218D"/>
    <w:rsid w:val="00AA2A3B"/>
    <w:rsid w:val="00AA2F33"/>
    <w:rsid w:val="00AB2F63"/>
    <w:rsid w:val="00AC27ED"/>
    <w:rsid w:val="00AC31C8"/>
    <w:rsid w:val="00AC5B0C"/>
    <w:rsid w:val="00AD167C"/>
    <w:rsid w:val="00AE202E"/>
    <w:rsid w:val="00AE35B2"/>
    <w:rsid w:val="00AF1AD5"/>
    <w:rsid w:val="00B01DD0"/>
    <w:rsid w:val="00B02524"/>
    <w:rsid w:val="00B10BDF"/>
    <w:rsid w:val="00B16148"/>
    <w:rsid w:val="00B20697"/>
    <w:rsid w:val="00B21B78"/>
    <w:rsid w:val="00B25025"/>
    <w:rsid w:val="00B40D30"/>
    <w:rsid w:val="00B42699"/>
    <w:rsid w:val="00B46C9F"/>
    <w:rsid w:val="00B50061"/>
    <w:rsid w:val="00B525C3"/>
    <w:rsid w:val="00B57FAC"/>
    <w:rsid w:val="00B80549"/>
    <w:rsid w:val="00B85D34"/>
    <w:rsid w:val="00BA07B5"/>
    <w:rsid w:val="00BA321A"/>
    <w:rsid w:val="00BA37CA"/>
    <w:rsid w:val="00BB2BCA"/>
    <w:rsid w:val="00BB563D"/>
    <w:rsid w:val="00BB79B3"/>
    <w:rsid w:val="00BC0B35"/>
    <w:rsid w:val="00BC77FC"/>
    <w:rsid w:val="00BD667B"/>
    <w:rsid w:val="00BE55A7"/>
    <w:rsid w:val="00BF23EF"/>
    <w:rsid w:val="00C019C0"/>
    <w:rsid w:val="00C0343D"/>
    <w:rsid w:val="00C03A64"/>
    <w:rsid w:val="00C068FB"/>
    <w:rsid w:val="00C33C94"/>
    <w:rsid w:val="00C37D34"/>
    <w:rsid w:val="00C41543"/>
    <w:rsid w:val="00C4686E"/>
    <w:rsid w:val="00C54AD1"/>
    <w:rsid w:val="00C567E9"/>
    <w:rsid w:val="00C70578"/>
    <w:rsid w:val="00C74305"/>
    <w:rsid w:val="00CA35F3"/>
    <w:rsid w:val="00CA7924"/>
    <w:rsid w:val="00CB584D"/>
    <w:rsid w:val="00CC3D63"/>
    <w:rsid w:val="00CD7C9F"/>
    <w:rsid w:val="00CE3FD2"/>
    <w:rsid w:val="00CF7D8C"/>
    <w:rsid w:val="00D0436B"/>
    <w:rsid w:val="00D1083C"/>
    <w:rsid w:val="00D13315"/>
    <w:rsid w:val="00D167DA"/>
    <w:rsid w:val="00D16904"/>
    <w:rsid w:val="00D316F0"/>
    <w:rsid w:val="00D3285C"/>
    <w:rsid w:val="00D42884"/>
    <w:rsid w:val="00D42B39"/>
    <w:rsid w:val="00D45D19"/>
    <w:rsid w:val="00D629E1"/>
    <w:rsid w:val="00D65824"/>
    <w:rsid w:val="00D73A6E"/>
    <w:rsid w:val="00D7693C"/>
    <w:rsid w:val="00D829A4"/>
    <w:rsid w:val="00D85633"/>
    <w:rsid w:val="00D9056A"/>
    <w:rsid w:val="00D91DA7"/>
    <w:rsid w:val="00DA26B6"/>
    <w:rsid w:val="00DB54ED"/>
    <w:rsid w:val="00DB63DF"/>
    <w:rsid w:val="00DC0A9E"/>
    <w:rsid w:val="00DE0E60"/>
    <w:rsid w:val="00DF09E1"/>
    <w:rsid w:val="00DF15A2"/>
    <w:rsid w:val="00DF4507"/>
    <w:rsid w:val="00DF6254"/>
    <w:rsid w:val="00DF73B9"/>
    <w:rsid w:val="00E0117F"/>
    <w:rsid w:val="00E046E0"/>
    <w:rsid w:val="00E0533E"/>
    <w:rsid w:val="00E22059"/>
    <w:rsid w:val="00E24A54"/>
    <w:rsid w:val="00E2551C"/>
    <w:rsid w:val="00E25C39"/>
    <w:rsid w:val="00E278DE"/>
    <w:rsid w:val="00E36C10"/>
    <w:rsid w:val="00E47761"/>
    <w:rsid w:val="00E47D27"/>
    <w:rsid w:val="00E5702C"/>
    <w:rsid w:val="00E573CD"/>
    <w:rsid w:val="00E620CC"/>
    <w:rsid w:val="00E63F0A"/>
    <w:rsid w:val="00E707E2"/>
    <w:rsid w:val="00E85588"/>
    <w:rsid w:val="00EB10BF"/>
    <w:rsid w:val="00EB6489"/>
    <w:rsid w:val="00ED435D"/>
    <w:rsid w:val="00EE27C1"/>
    <w:rsid w:val="00F0192D"/>
    <w:rsid w:val="00F02EE2"/>
    <w:rsid w:val="00F17889"/>
    <w:rsid w:val="00F368F2"/>
    <w:rsid w:val="00F420BE"/>
    <w:rsid w:val="00F47172"/>
    <w:rsid w:val="00F53B8D"/>
    <w:rsid w:val="00F547C5"/>
    <w:rsid w:val="00F60D2E"/>
    <w:rsid w:val="00F61984"/>
    <w:rsid w:val="00F67588"/>
    <w:rsid w:val="00F87248"/>
    <w:rsid w:val="00F9162B"/>
    <w:rsid w:val="00F91E1B"/>
    <w:rsid w:val="00F93B21"/>
    <w:rsid w:val="00FA2579"/>
    <w:rsid w:val="00FA3BC9"/>
    <w:rsid w:val="00FB7263"/>
    <w:rsid w:val="00FB72C4"/>
    <w:rsid w:val="00FC34BC"/>
    <w:rsid w:val="00FC3B26"/>
    <w:rsid w:val="00FC6047"/>
    <w:rsid w:val="00FE3928"/>
    <w:rsid w:val="00FF1483"/>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65A166-E4E2-479A-BBC8-7A5BB9880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40</Pages>
  <Words>9059</Words>
  <Characters>51637</Characters>
  <Application>Microsoft Office Word</Application>
  <DocSecurity>0</DocSecurity>
  <Lines>430</Lines>
  <Paragraphs>121</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6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419</cp:revision>
  <dcterms:created xsi:type="dcterms:W3CDTF">2022-05-02T15:51:00Z</dcterms:created>
  <dcterms:modified xsi:type="dcterms:W3CDTF">2022-05-03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